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Default="00C76C92" w:rsidP="008C31A4">
      <w:pPr>
        <w:spacing w:after="6pt"/>
        <w:ind w:firstLine="19.85pt"/>
        <w:jc w:val="both"/>
        <w:rPr>
          <w:iCs/>
        </w:rPr>
      </w:pPr>
      <w:r w:rsidRPr="00C76C92">
        <w:rPr>
          <w:spacing w:val="-1"/>
          <w:lang w:val="x-none" w:eastAsia="x-none"/>
        </w:rPr>
        <w:t>ChatGPT, one of the most popular chatbot applications today, has been the subject of various studies exploring its capabilities</w:t>
      </w:r>
      <w:r>
        <w:rPr>
          <w:spacing w:val="-1"/>
          <w:lang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1]</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These studies have demonstrated its potential in the medical field to aid clinical documentation</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2]</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in the banking sector to classify texts</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3]</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and in the field of law for determining potential violations. These examples highlight the diverse and practical applications of large language models like ChatGPT</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4]</w:t>
      </w:r>
      <w:r w:rsidR="00800E1E" w:rsidRPr="00800E1E">
        <w:rPr>
          <w:spacing w:val="-1"/>
          <w:lang w:val="x-none" w:eastAsia="x-none"/>
        </w:rPr>
        <w:fldChar w:fldCharType="end"/>
      </w:r>
      <w:r w:rsidR="00800E1E">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0A68CD5A"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rsidR="00702033">
        <w:fldChar w:fldCharType="begin" w:fldLock="1"/>
      </w:r>
      <w:r w:rsidR="00926A94">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fldChar w:fldCharType="separate"/>
      </w:r>
      <w:r w:rsidR="00702033" w:rsidRPr="00702033">
        <w:rPr>
          <w:noProof/>
        </w:rPr>
        <w:t>[12]</w:t>
      </w:r>
      <w:r w:rsidR="00702033">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3807E51A"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9E6E6B" w:rsidRPr="009E6E6B">
        <w:t>Fig. 1</w:t>
      </w:r>
      <w:r w:rsidRPr="00F04A78">
        <w:fldChar w:fldCharType="end"/>
      </w:r>
      <w:r>
        <w:t>,  the fine-tuning process with the Mistral 7B model is divided into three stages, which can be seen as follows</w:t>
      </w:r>
      <w:r w:rsidRPr="00F04A78">
        <w:t>:</w:t>
      </w:r>
    </w:p>
    <w:p w14:paraId="441F4E44" w14:textId="77777777" w:rsidR="00290D0C" w:rsidRDefault="00290D0C" w:rsidP="00290D0C">
      <w:pPr>
        <w:pStyle w:val="Heading3"/>
      </w:pPr>
      <w:r>
        <w:t>Model Quantization and Data Preparation</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46187C8A"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9E6E6B">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366E64D7" w14:textId="79A13A82" w:rsidR="00290D0C" w:rsidRDefault="00290D0C" w:rsidP="00241324">
      <w:pPr>
        <w:pStyle w:val="BodyTex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316A6CE1" w:rsidR="00B0609E" w:rsidRDefault="00AF780A" w:rsidP="00A01196">
      <w:pPr>
        <w:pStyle w:val="BodyText"/>
      </w:pPr>
      <w:r>
        <w:fldChar w:fldCharType="begin"/>
      </w:r>
      <w:r>
        <w:instrText xml:space="preserve"> REF _Ref180170954 \h </w:instrText>
      </w:r>
      <w:r>
        <w:instrText xml:space="preserve"> \* MERGEFORMAT </w:instrText>
      </w:r>
      <w:r>
        <w:fldChar w:fldCharType="separate"/>
      </w:r>
      <w:r>
        <w:rPr>
          <w:lang w:val="en-US"/>
        </w:rPr>
        <w:t>T</w:t>
      </w:r>
      <w:r w:rsidRPr="00AF780A">
        <w:t>able I</w:t>
      </w:r>
      <w:r>
        <w:fldChar w:fldCharType="end"/>
      </w:r>
      <w:r w:rsidR="00B42B60" w:rsidRPr="00B42B60">
        <w:t xml:space="preserve"> shows the hyperparameter settings used in fine-tuning using the Unsloth and Huggingface's TRL libraries. It summarizes the configuration for creating a FastLanguageModel.from_pretrained instance using the unsloth component, with specific configurations such as maximum sequence length, data type, and 4-bit loading</w:t>
      </w:r>
      <w:r w:rsidR="00B42B60">
        <w:rPr>
          <w:lang w:val="en-US"/>
        </w:rPr>
        <w:t xml:space="preserve">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5EADC08C"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9E6E6B">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6B54290D" w:rsidR="00694CD0" w:rsidRDefault="003458EA" w:rsidP="00032544">
      <w:pPr>
        <w:pStyle w:val="BodyText"/>
        <w:spacing w:before="6pt"/>
        <w:rPr>
          <w:lang w:val="en-US"/>
        </w:rPr>
      </w:pPr>
      <w:r w:rsidRPr="003458EA">
        <w:t xml:space="preserve">In </w:t>
      </w:r>
      <w:r w:rsidR="000E2AE4">
        <w:fldChar w:fldCharType="begin"/>
      </w:r>
      <w:r w:rsidR="000E2AE4">
        <w:instrText xml:space="preserve"> REF _Ref180171085 \h </w:instrText>
      </w:r>
      <w:r w:rsidR="000E2AE4">
        <w:instrText xml:space="preserve"> \* MERGEFORMAT </w:instrText>
      </w:r>
      <w:r w:rsidR="000E2AE4">
        <w:fldChar w:fldCharType="separate"/>
      </w:r>
      <w:r w:rsidR="000E2AE4">
        <w:rPr>
          <w:lang w:val="en-US"/>
        </w:rPr>
        <w:t>T</w:t>
      </w:r>
      <w:r w:rsidR="000E2AE4" w:rsidRPr="000E2AE4">
        <w:t>able II</w:t>
      </w:r>
      <w:r w:rsidR="000E2AE4">
        <w:fldChar w:fldCharType="end"/>
      </w:r>
      <w:r w:rsidRPr="003458EA">
        <w:t>,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Pr>
          <w:lang w:val="en-US"/>
        </w:rPr>
        <w:t xml:space="preserve"> </w:t>
      </w:r>
      <w:r w:rsidR="00993996">
        <w:fldChar w:fldCharType="begin" w:fldLock="1"/>
      </w:r>
      <w:r w:rsidR="00993996">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Pr>
          <w:lang w:val="id-ID"/>
        </w:rPr>
        <w:fldChar w:fldCharType="separate"/>
      </w:r>
      <w:r w:rsidR="00993996">
        <w:rPr>
          <w:noProof/>
          <w:lang w:val="id-ID"/>
        </w:rPr>
        <w:t>[17]</w:t>
      </w:r>
      <w:r w:rsidR="00993996">
        <w:rPr>
          <w:lang w:val="id-ID"/>
        </w:rPr>
        <w:fldChar w:fldCharType="end"/>
      </w:r>
      <w:r w:rsidR="00993996">
        <w:rPr>
          <w:lang w:val="en-US"/>
        </w:rPr>
        <w:t>.</w:t>
      </w:r>
    </w:p>
    <w:p w14:paraId="43C975D2" w14:textId="1CEE2680"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9E6E6B">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1586E9D1" w:rsidR="00925D0E" w:rsidRDefault="005630EF" w:rsidP="00925D0E">
      <w:pPr>
        <w:pStyle w:val="BodyText"/>
        <w:spacing w:before="6pt"/>
        <w:ind w:firstLine="14.20pt"/>
        <w:rPr>
          <w:lang w:val="en-US"/>
        </w:rPr>
      </w:pPr>
      <w:r>
        <w:tab/>
      </w:r>
      <w:r w:rsidR="00EA4664" w:rsidRPr="00EA4664">
        <w:t>The next step is to initialize the Supervised Fine-tuning Trainer, which helps the fine-tuning process, as summarized in Tables III and IV. This proces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1D10CE02" w14:textId="7495D4DF" w:rsidR="00A02D3C" w:rsidRPr="00925D0E" w:rsidRDefault="002562E8" w:rsidP="00925D0E">
      <w:pPr>
        <w:pStyle w:val="BodyText"/>
        <w:spacing w:before="6pt"/>
        <w:ind w:firstLine="14.20pt"/>
      </w:pPr>
      <w:r w:rsidRPr="002562E8">
        <w:rPr>
          <w:lang w:val="en-US"/>
        </w:rPr>
        <w:t>At this stage, an approach was carried out on the Mistral 7B USK using the RAG method</w:t>
      </w:r>
      <w:r w:rsidR="00005AD0" w:rsidRPr="00005AD0">
        <w:rPr>
          <w:lang w:val="en-US"/>
        </w:rPr>
        <w:t xml:space="preserve"> </w:t>
      </w:r>
      <w:r w:rsidR="00926A94">
        <w:rPr>
          <w:lang w:val="en-US"/>
        </w:rPr>
        <w:fldChar w:fldCharType="begin" w:fldLock="1"/>
      </w:r>
      <w:r w:rsidR="00926A94">
        <w:rPr>
          <w:lang w:val="en-US"/>
        </w:rP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Pr>
          <w:lang w:val="en-US"/>
        </w:rPr>
        <w:fldChar w:fldCharType="separate"/>
      </w:r>
      <w:r w:rsidR="00926A94" w:rsidRPr="00926A94">
        <w:rPr>
          <w:noProof/>
          <w:lang w:val="en-US"/>
        </w:rPr>
        <w:t>[18]</w:t>
      </w:r>
      <w:r w:rsidR="00926A94">
        <w:rPr>
          <w:lang w:val="en-US"/>
        </w:rPr>
        <w:fldChar w:fldCharType="end"/>
      </w:r>
      <w:r w:rsidR="00005AD0" w:rsidRPr="00005AD0">
        <w:rPr>
          <w:lang w:val="en-US"/>
        </w:rPr>
        <w:t xml:space="preserve">. </w:t>
      </w:r>
      <w:r w:rsidR="00277D83" w:rsidRPr="00277D83">
        <w:rPr>
          <w:lang w:val="en-US"/>
        </w:rPr>
        <w:t>This method aims to overcome the limitations of generative AI when it requires information outside the Mistral 7B USK training corpus so that it will avoid Mistral 7B USK, which will produce inaccurate text, hallucinations, or distortions when providing answers to the given questions</w:t>
      </w:r>
      <w:r w:rsidR="00005AD0">
        <w:rPr>
          <w:lang w:val="en-US"/>
        </w:rPr>
        <w:t>.</w:t>
      </w:r>
    </w:p>
    <w:p w14:paraId="4C3DF350" w14:textId="2DA52B99"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9E6E6B">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498F23BF"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9E6E6B">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082F3B3A" w14:textId="77777777" w:rsidR="005D2654" w:rsidRDefault="005D2654" w:rsidP="005D2654"/>
    <w:p w14:paraId="22A23324" w14:textId="6609BFA1" w:rsidR="005D2654" w:rsidRPr="005D2654" w:rsidRDefault="00EA210D" w:rsidP="005D2654">
      <w:pPr>
        <w:ind w:firstLine="14.45pt"/>
        <w:jc w:val="both"/>
      </w:pPr>
      <w:r w:rsidRPr="00EA210D">
        <w:t>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w:t>
      </w:r>
      <w:r>
        <w:t xml:space="preserve"> </w:t>
      </w:r>
      <w:r w:rsidR="005D2654" w:rsidRPr="00B21F62">
        <w:fldChar w:fldCharType="begin" w:fldLock="1"/>
      </w:r>
      <w:r w:rsidR="00926A94">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B21F62">
        <w:fldChar w:fldCharType="separate"/>
      </w:r>
      <w:r w:rsidR="00926A94" w:rsidRPr="00926A94">
        <w:rPr>
          <w:noProof/>
        </w:rPr>
        <w:t>[19]</w:t>
      </w:r>
      <w:r w:rsidR="005D2654" w:rsidRPr="00B21F62">
        <w:fldChar w:fldCharType="end"/>
      </w:r>
      <w:r w:rsidR="005D2654">
        <w:t xml:space="preserve"> </w:t>
      </w:r>
      <w:r w:rsidRPr="00EA210D">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t xml:space="preserve"> </w:t>
      </w:r>
      <w:r w:rsidR="005D2654" w:rsidRPr="00F049FE">
        <w:fldChar w:fldCharType="begin"/>
      </w:r>
      <w:r w:rsidR="005D2654" w:rsidRPr="00F049FE">
        <w:instrText xml:space="preserve"> REF _Ref180171760 \h </w:instrText>
      </w:r>
      <w:r w:rsidR="005D2654">
        <w:instrText xml:space="preserve"> \* MERGEFORMAT </w:instrText>
      </w:r>
      <w:r w:rsidR="005D2654" w:rsidRPr="00F049FE">
        <w:fldChar w:fldCharType="separate"/>
      </w:r>
      <w:r w:rsidR="005D2654" w:rsidRPr="009E6E6B">
        <w:t>Fig. 2</w:t>
      </w:r>
      <w:r w:rsidR="005D2654" w:rsidRPr="00F049FE">
        <w:fldChar w:fldCharType="end"/>
      </w:r>
    </w:p>
    <w:p w14:paraId="652C41B7" w14:textId="0171DCC6" w:rsidR="00B21F62" w:rsidRDefault="00B21F62" w:rsidP="007263A2">
      <w:pPr>
        <w:pStyle w:val="Heading3"/>
        <w:spacing w:before="6pt" w:after="3pt"/>
        <w:ind w:firstLine="14.45pt"/>
      </w:pPr>
      <w:r>
        <w:t>USK Mistral 7B Approach Model with RAG Method</w:t>
      </w:r>
    </w:p>
    <w:p w14:paraId="5E257DCA" w14:textId="6CD13CA5" w:rsidR="00075932" w:rsidRPr="00D903FD" w:rsidRDefault="00B21F62" w:rsidP="00036C6E">
      <w:pPr>
        <w:pStyle w:val="BodyText"/>
        <w:spacing w:before="3pt"/>
        <w:ind w:firstLine="0pt"/>
        <w:rPr>
          <w:lang w:val="en-US"/>
        </w:rPr>
      </w:pPr>
      <w:r>
        <w:tab/>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1A99A0B3" w14:textId="2502DA6E" w:rsidR="00EC2C04" w:rsidRDefault="00B21F62" w:rsidP="00B950D5">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9E6E6B">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926A94">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D903FD">
        <w:rPr>
          <w:iCs w:val="0"/>
          <w:noProof/>
          <w:sz w:val="16"/>
          <w:szCs w:val="16"/>
        </w:rPr>
        <w:fldChar w:fldCharType="separate"/>
      </w:r>
      <w:r w:rsidR="00926A94" w:rsidRPr="00926A94">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408EF283" w14:textId="77777777" w:rsidR="000B43BD" w:rsidRPr="000B43BD" w:rsidRDefault="000B43BD" w:rsidP="000B43BD"/>
    <w:p w14:paraId="2913DACE" w14:textId="77777777" w:rsidR="005E5820" w:rsidRDefault="005E5820" w:rsidP="007263A2">
      <w:pPr>
        <w:pStyle w:val="Heading3"/>
        <w:spacing w:before="6pt" w:after="3pt"/>
        <w:ind w:firstLine="14.45pt"/>
      </w:pPr>
      <w:r>
        <w:t>Model Performance Evaluation</w:t>
      </w:r>
    </w:p>
    <w:p w14:paraId="04A6C7E7" w14:textId="3E8A11E6" w:rsidR="007263A2" w:rsidRPr="007263A2" w:rsidRDefault="00214D44" w:rsidP="00507FE1">
      <w:pPr>
        <w:pStyle w:val="BodyText"/>
        <w:ind w:firstLine="14.45pt"/>
      </w:pPr>
      <w:r w:rsidRPr="00214D44">
        <w:t>The metric used to evaluate the model's performance in this study is the Recall-Oriented Understudy for Gisting Evaluation (Rouge) Metric. Rouge metrics are used to evaluate models on NLP tasks so that they can compare the text summaries generated by the model with the summaries in the references</w:t>
      </w:r>
      <w:r w:rsidR="007263A2">
        <w:rPr>
          <w:lang w:val="en-US"/>
        </w:rPr>
        <w:t>.</w:t>
      </w:r>
    </w:p>
    <w:p w14:paraId="35D3D516" w14:textId="3C42C155" w:rsidR="007263A2" w:rsidRDefault="00507FE1" w:rsidP="007263A2">
      <w:pPr>
        <w:pStyle w:val="BodyText"/>
        <w:tabs>
          <w:tab w:val="clear" w:pos="14.40pt"/>
          <w:tab w:val="start" w:pos="14.20pt"/>
        </w:tabs>
        <w:ind w:firstLine="14.20pt"/>
        <w:rPr>
          <w:lang w:val="en-US"/>
        </w:rPr>
      </w:pPr>
      <w:r w:rsidRPr="00507FE1">
        <w:t>The rouge metric is an evaluation metric used in NLP tasks to compare computer-generated text summaries with reference summaries (generated by humans)</w:t>
      </w:r>
      <w:r>
        <w:rPr>
          <w:lang w:val="en-US"/>
        </w:rPr>
        <w:t xml:space="preserve"> </w:t>
      </w:r>
      <w:r w:rsidR="007263A2">
        <w:fldChar w:fldCharType="begin" w:fldLock="1"/>
      </w:r>
      <w:r w:rsidR="00926A94">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fldChar w:fldCharType="separate"/>
      </w:r>
      <w:r w:rsidR="00926A94" w:rsidRPr="00926A94">
        <w:rPr>
          <w:noProof/>
        </w:rPr>
        <w:t>[21]</w:t>
      </w:r>
      <w:r w:rsidR="007263A2">
        <w:fldChar w:fldCharType="end"/>
      </w:r>
      <w:r w:rsidR="007263A2">
        <w:t xml:space="preserve">. </w:t>
      </w:r>
      <w:r w:rsidRPr="00507FE1">
        <w:t>Rouge is mainly used to evaluate text summarization tasks. The value of the rouge metric ranges from 0 to 1. 1 is the highest score, indicating that the computer-generated summary and the reference summary have a high degree of similarity. Rouge-1, rouge-2, and rouge-L compare two summaries with different details</w:t>
      </w:r>
      <w:r w:rsidR="007263A2">
        <w:t xml:space="preserve"> </w:t>
      </w:r>
      <w:r w:rsidR="007263A2">
        <w:fldChar w:fldCharType="begin" w:fldLock="1"/>
      </w:r>
      <w:r w:rsidR="00926A94">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fldChar w:fldCharType="separate"/>
      </w:r>
      <w:r w:rsidR="00926A94" w:rsidRPr="00926A94">
        <w:rPr>
          <w:noProof/>
        </w:rPr>
        <w:t>[22]</w:t>
      </w:r>
      <w:r w:rsidR="007263A2">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00F4E05B"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m:t>
                    </m:r>
                    <m:r>
                      <w:rPr>
                        <w:rFonts w:ascii="Cambria Math" w:hAnsi="Cambria Math"/>
                      </w:rPr>
                      <m:t>th</m:t>
                    </m:r>
                    <m:r>
                      <w:rPr>
                        <w:rFonts w:ascii="Cambria Math" w:hAnsi="Cambria Math"/>
                      </w:rPr>
                      <m:t xml:space="preserve">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03A29A96"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m:t>
                    </m:r>
                    <m:r>
                      <w:rPr>
                        <w:rFonts w:ascii="Cambria Math" w:hAnsi="Cambria Math"/>
                      </w:rPr>
                      <m:t>th</m:t>
                    </m:r>
                    <m:r>
                      <w:rPr>
                        <w:rFonts w:ascii="Cambria Math" w:hAnsi="Cambria Math"/>
                      </w:rPr>
                      <m:t xml:space="preserve">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5ED68E26" w:rsidR="009303D9" w:rsidRPr="002406DF" w:rsidRDefault="00937DD5" w:rsidP="002406DF">
      <w:pPr>
        <w:pStyle w:val="BodyText"/>
        <w:rPr>
          <w:lang w:val="en-US"/>
        </w:rPr>
      </w:pPr>
      <w:r w:rsidRPr="00937DD5">
        <w:t xml:space="preserve">The output produced in this study is a web-based chatbot application utilizing the LLM Mistral 7B, which will be used as an alternative to help prospective new students get </w:t>
      </w:r>
      <w:r w:rsidRPr="00937DD5">
        <w:lastRenderedPageBreak/>
        <w:t>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4F4DC40C" w:rsidR="009303D9" w:rsidRDefault="007271A2" w:rsidP="00ED0149">
      <w:pPr>
        <w:pStyle w:val="Heading2"/>
      </w:pPr>
      <w:r>
        <w:t>T</w:t>
      </w:r>
      <w:r w:rsidRPr="007271A2">
        <w:t>esting Results and Evaluation of Inference Results</w:t>
      </w:r>
    </w:p>
    <w:p w14:paraId="63BA4037" w14:textId="55206DBE" w:rsidR="00420A60" w:rsidRDefault="00C66CF2" w:rsidP="00E7596C">
      <w:pPr>
        <w:pStyle w:val="BodyText"/>
        <w:rPr>
          <w:lang w:val="en-US"/>
        </w:rPr>
      </w:pPr>
      <w:r w:rsidRPr="00C66CF2">
        <w:t xml:space="preserve">At this stage, the chatbot was tested by asking questions. The resulting text inference results were then calculated using the Rouge score method. Using the Rouge score, responses from the </w:t>
      </w:r>
      <w:r w:rsidR="004F7913">
        <w:rPr>
          <w:lang w:val="en-US"/>
        </w:rPr>
        <w:t>chatbot</w:t>
      </w:r>
      <w:r w:rsidRPr="00C66CF2">
        <w:t xml:space="preserve"> can be evaluated to see quantitative similarities between the reference and the answers generated by the </w:t>
      </w:r>
      <w:r w:rsidR="002219A3">
        <w:rPr>
          <w:lang w:val="en-US"/>
        </w:rPr>
        <w:t>chatbot</w:t>
      </w:r>
      <w:r w:rsidRPr="00C66CF2">
        <w:t>. The results of the rouge calculation score on the model are shown in</w:t>
      </w:r>
      <w:r w:rsidR="00420A60">
        <w:rPr>
          <w:lang w:val="en-US"/>
        </w:rPr>
        <w:t xml:space="preserve"> </w:t>
      </w:r>
      <w:r w:rsidR="00657DF7" w:rsidRPr="00657DF7">
        <w:fldChar w:fldCharType="begin"/>
      </w:r>
      <w:r w:rsidR="00657DF7" w:rsidRPr="00657DF7">
        <w:instrText xml:space="preserve"> REF _Ref180175493 \h </w:instrText>
      </w:r>
      <w:r w:rsidR="00657DF7">
        <w:instrText xml:space="preserve"> \* MERGEFORMAT </w:instrText>
      </w:r>
      <w:r w:rsidR="00657DF7" w:rsidRPr="00657DF7">
        <w:fldChar w:fldCharType="separate"/>
      </w:r>
      <w:r w:rsidR="0021096A">
        <w:rPr>
          <w:lang w:val="en-US"/>
        </w:rPr>
        <w:t>T</w:t>
      </w:r>
      <w:r w:rsidR="0021096A" w:rsidRPr="009E6E6B">
        <w:t xml:space="preserve">able </w:t>
      </w:r>
      <w:r w:rsidR="009E6E6B" w:rsidRPr="009E6E6B">
        <w:t>V</w:t>
      </w:r>
      <w:r w:rsidR="00657DF7" w:rsidRPr="00657DF7">
        <w:fldChar w:fldCharType="end"/>
      </w:r>
      <w:r w:rsidR="00657DF7" w:rsidRPr="00657DF7">
        <w:t>.</w:t>
      </w:r>
    </w:p>
    <w:p w14:paraId="212043D0" w14:textId="0A1EAC37" w:rsidR="009E7A02" w:rsidRPr="009E7A02" w:rsidRDefault="009E7A02" w:rsidP="00CC2A99">
      <w:pPr>
        <w:pStyle w:val="Caption"/>
        <w:keepNext/>
        <w:spacing w:before="12pt" w:after="6pt"/>
        <w:rPr>
          <w:iCs w:val="0"/>
          <w:smallCaps/>
          <w:noProof/>
          <w:sz w:val="16"/>
          <w:szCs w:val="16"/>
        </w:rPr>
      </w:pPr>
      <w:bookmarkStart w:id="5"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9E6E6B">
        <w:rPr>
          <w:iCs w:val="0"/>
          <w:smallCaps/>
          <w:noProof/>
          <w:sz w:val="16"/>
          <w:szCs w:val="16"/>
        </w:rPr>
        <w:t>V</w:t>
      </w:r>
      <w:r w:rsidRPr="009E7A02">
        <w:rPr>
          <w:iCs w:val="0"/>
          <w:smallCaps/>
          <w:noProof/>
          <w:sz w:val="16"/>
          <w:szCs w:val="16"/>
        </w:rPr>
        <w:fldChar w:fldCharType="end"/>
      </w:r>
      <w:bookmarkEnd w:id="5"/>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0E74745" w:rsidR="009303D9" w:rsidRDefault="00DC209A" w:rsidP="00ED0149">
      <w:pPr>
        <w:pStyle w:val="Heading2"/>
      </w:pPr>
      <w:bookmarkStart w:id="6" w:name="_Toc173235013"/>
      <w:r>
        <w:t>R</w:t>
      </w:r>
      <w:r w:rsidR="00D63173">
        <w:t>ouge</w:t>
      </w:r>
      <w:r>
        <w:t xml:space="preserve"> </w:t>
      </w:r>
      <w:r w:rsidR="0048365A">
        <w:t>Score Categories</w:t>
      </w:r>
      <w:bookmarkEnd w:id="6"/>
    </w:p>
    <w:p w14:paraId="24AC5F9D" w14:textId="43C35652" w:rsidR="00F31646" w:rsidRDefault="00111B3A" w:rsidP="00F31646">
      <w:pPr>
        <w:tabs>
          <w:tab w:val="start" w:pos="14.20pt"/>
        </w:tabs>
        <w:ind w:firstLine="14.40pt"/>
        <w:jc w:val="both"/>
        <w:rPr>
          <w:lang w:val="id-ID"/>
        </w:rPr>
      </w:pPr>
      <w:r w:rsidRPr="00111B3A">
        <w:t xml:space="preserve">A </w:t>
      </w:r>
      <w:r w:rsidRPr="00D71C1A">
        <w:rPr>
          <w:spacing w:val="-1"/>
          <w:lang w:val="x-none" w:eastAsia="x-none"/>
        </w:rPr>
        <w:t>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F31646">
        <w:rPr>
          <w:lang w:val="id-ID"/>
        </w:rPr>
        <w:t>.</w:t>
      </w:r>
    </w:p>
    <w:p w14:paraId="59EE0ACD" w14:textId="0F995963" w:rsidR="00F31646" w:rsidRDefault="00704303" w:rsidP="00775FA7">
      <w:pPr>
        <w:tabs>
          <w:tab w:val="start" w:pos="14.20pt"/>
        </w:tabs>
        <w:ind w:firstLine="14.40pt"/>
        <w:jc w:val="both"/>
      </w:pPr>
      <w:r w:rsidRPr="00D71C1A">
        <w:rPr>
          <w:spacing w:val="-1"/>
          <w:lang w:val="x-none" w:eastAsia="x-none"/>
        </w:rPr>
        <w:t>The Rouge-L score with a good category is around 0.4, and the low category ranges from 0.3 to 0.4. While the Rouge score is helpful, it does not consider semantic or syntactic qualities and should be complemented by other metrics and human evaluation for a complete assessment</w:t>
      </w:r>
      <w:r>
        <w:t xml:space="preserve"> </w:t>
      </w:r>
      <w:r w:rsidR="00F31646">
        <w:fldChar w:fldCharType="begin" w:fldLock="1"/>
      </w:r>
      <w:r w:rsidR="00926A94">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fldChar w:fldCharType="separate"/>
      </w:r>
      <w:r w:rsidR="00926A94" w:rsidRPr="00926A94">
        <w:rPr>
          <w:noProof/>
          <w:lang w:val="id-ID"/>
        </w:rPr>
        <w:t>[23]</w:t>
      </w:r>
      <w:r w:rsidR="00F31646">
        <w:fldChar w:fldCharType="end"/>
      </w:r>
      <w:r w:rsidR="00F31646">
        <w:t>.</w:t>
      </w:r>
    </w:p>
    <w:p w14:paraId="7C3A28E1" w14:textId="2263B65A"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9E6E6B">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926A94">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F31646">
        <w:rPr>
          <w:iCs w:val="0"/>
          <w:smallCaps/>
          <w:noProof/>
          <w:sz w:val="16"/>
          <w:szCs w:val="16"/>
        </w:rPr>
        <w:fldChar w:fldCharType="separate"/>
      </w:r>
      <w:r w:rsidR="00926A94" w:rsidRPr="00926A94">
        <w:rPr>
          <w:iCs w:val="0"/>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52F33F43" w:rsidR="009303D9" w:rsidRPr="005B520E" w:rsidRDefault="00A0542E" w:rsidP="00ED0149">
      <w:pPr>
        <w:pStyle w:val="Heading2"/>
      </w:pPr>
      <w:r>
        <w:t>C</w:t>
      </w:r>
      <w:r w:rsidRPr="00A0542E">
        <w:t>alculating Resource Evaluation</w:t>
      </w:r>
    </w:p>
    <w:p w14:paraId="482C5F7B" w14:textId="5F3AC0C8" w:rsidR="007F5AB6" w:rsidRDefault="00454762" w:rsidP="00E7596C">
      <w:pPr>
        <w:pStyle w:val="BodyText"/>
        <w:rPr>
          <w:lang w:val="en-US"/>
        </w:rPr>
      </w:pPr>
      <w:r w:rsidRPr="00454762">
        <w:t xml:space="preserve">The researcher conducted a time test on the Mistral 7B model in this study, with fine-tuning and inference testing. Researchers used a single NVIDIA Tesla T4 GPU graphics card in Google Colab for inference and fine-tuning. Based on </w:t>
      </w:r>
      <w:r w:rsidRPr="00454762">
        <w:t xml:space="preserve">the fine-tuning time test and using 20 datasets, as shown in </w:t>
      </w:r>
      <w:r>
        <w:fldChar w:fldCharType="begin"/>
      </w:r>
      <w:r>
        <w:instrText xml:space="preserve"> REF _Ref180173920 \h </w:instrText>
      </w:r>
      <w:r>
        <w:instrText xml:space="preserve"> \* MERGEFORMAT </w:instrText>
      </w:r>
      <w:r>
        <w:fldChar w:fldCharType="separate"/>
      </w:r>
      <w:r>
        <w:rPr>
          <w:lang w:val="en-US"/>
        </w:rPr>
        <w:t>T</w:t>
      </w:r>
      <w:r w:rsidRPr="00454762">
        <w:t>able VII</w:t>
      </w:r>
      <w:r>
        <w:fldChar w:fldCharType="end"/>
      </w:r>
      <w:r w:rsidRPr="00454762">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sidR="007F5AB6">
        <w:rPr>
          <w:lang w:val="en-US"/>
        </w:rPr>
        <w:t>.</w:t>
      </w:r>
    </w:p>
    <w:p w14:paraId="3A7F32FF" w14:textId="3FBFBC26" w:rsidR="007F5AB6" w:rsidRDefault="007F5AB6" w:rsidP="00CC2A99">
      <w:pPr>
        <w:pStyle w:val="Caption"/>
        <w:keepNext/>
        <w:spacing w:before="12pt" w:after="6pt"/>
      </w:pPr>
      <w:bookmarkStart w:id="7"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9E6E6B">
        <w:rPr>
          <w:iCs w:val="0"/>
          <w:smallCaps/>
          <w:noProof/>
          <w:sz w:val="16"/>
          <w:szCs w:val="16"/>
        </w:rPr>
        <w:t>VII</w:t>
      </w:r>
      <w:r w:rsidRPr="00CC2A99">
        <w:rPr>
          <w:iCs w:val="0"/>
          <w:smallCaps/>
          <w:noProof/>
          <w:sz w:val="16"/>
          <w:szCs w:val="16"/>
        </w:rPr>
        <w:fldChar w:fldCharType="end"/>
      </w:r>
      <w:bookmarkEnd w:id="7"/>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FE02E5">
        <w:trPr>
          <w:trHeight w:val="329"/>
          <w:jc w:val="center"/>
        </w:trPr>
        <w:tc>
          <w:tcPr>
            <w:tcW w:w="83.75pt" w:type="dxa"/>
            <w:vAlign w:val="center"/>
          </w:tcPr>
          <w:p w14:paraId="0B10E036" w14:textId="77777777" w:rsidR="007F5AB6" w:rsidRPr="007F5AB6" w:rsidRDefault="007F5AB6" w:rsidP="00FE02E5">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FE02E5">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FE02E5">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8" w:name="_Toc173235015"/>
      <w:r>
        <w:t>Result Analysis</w:t>
      </w:r>
      <w:bookmarkEnd w:id="8"/>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lastRenderedPageBreak/>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2F528D56" w:rsidR="00505508" w:rsidRPr="00505508" w:rsidRDefault="00E34C8D" w:rsidP="00505508">
      <w:pPr>
        <w:spacing w:after="6pt"/>
        <w:ind w:firstLine="14.15pt"/>
        <w:jc w:val="both"/>
        <w:rPr>
          <w:spacing w:val="-1"/>
          <w:lang w:val="x-none" w:eastAsia="x-none"/>
        </w:rPr>
      </w:pPr>
      <w:r w:rsidRPr="00E34C8D">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505508">
        <w:rPr>
          <w:spacing w:val="-1"/>
          <w:lang w:val="x-none" w:eastAsia="x-none"/>
        </w:rPr>
        <w:t>.</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225E88D4" w14:textId="2C8282CA" w:rsidR="00926A94" w:rsidRPr="00926A94" w:rsidRDefault="00A62FD5" w:rsidP="0033700D">
      <w:pPr>
        <w:widowControl w:val="0"/>
        <w:autoSpaceDE w:val="0"/>
        <w:autoSpaceDN w:val="0"/>
        <w:adjustRightInd w:val="0"/>
        <w:spacing w:after="2.50pt"/>
        <w:ind w:start="21.30pt" w:hanging="21.30pt"/>
        <w:jc w:val="both"/>
        <w:rPr>
          <w:noProof/>
          <w:sz w:val="16"/>
          <w:szCs w:val="24"/>
        </w:rPr>
      </w:pPr>
      <w:r>
        <w:fldChar w:fldCharType="begin" w:fldLock="1"/>
      </w:r>
      <w:r>
        <w:instrText xml:space="preserve">ADDIN Mendeley Bibliography CSL_BIBLIOGRAPHY </w:instrText>
      </w:r>
      <w:r>
        <w:fldChar w:fldCharType="separate"/>
      </w:r>
      <w:r w:rsidR="00926A94" w:rsidRPr="00926A94">
        <w:rPr>
          <w:noProof/>
          <w:sz w:val="16"/>
          <w:szCs w:val="24"/>
        </w:rPr>
        <w:t>[1]</w:t>
      </w:r>
      <w:r w:rsidR="00926A94" w:rsidRPr="00926A94">
        <w:rPr>
          <w:noProof/>
          <w:sz w:val="16"/>
          <w:szCs w:val="24"/>
        </w:rPr>
        <w:tab/>
        <w:t>S. Mohamadi, G. Mujtaba, N. Le, G. Doretto, and D. A. Adjeroh, “ChatGPT in the Age of Generative AI and Large Language Models: A Concise Survey,” pp. 1–60, 2023, [Online]. Available: http://arxiv.org/abs/2307.04251</w:t>
      </w:r>
      <w:r w:rsidR="00143544">
        <w:rPr>
          <w:noProof/>
          <w:sz w:val="16"/>
          <w:szCs w:val="24"/>
        </w:rPr>
        <w:t>.</w:t>
      </w:r>
    </w:p>
    <w:p w14:paraId="1FB3FCF7"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w:t>
      </w:r>
      <w:r w:rsidRPr="00926A94">
        <w:rPr>
          <w:noProof/>
          <w:sz w:val="16"/>
          <w:szCs w:val="24"/>
        </w:rPr>
        <w:tab/>
        <w:t xml:space="preserve">H. P. Baker, E. Dwyer, S. Kalidoss, K. Hynes, J. Wolf, and J. A. Strelzow, “ChatGPT’s Ability to Assist with Clinical Documentation: A Randomized Controlled Trial,” </w:t>
      </w:r>
      <w:r w:rsidRPr="00926A94">
        <w:rPr>
          <w:i/>
          <w:iCs/>
          <w:noProof/>
          <w:sz w:val="16"/>
          <w:szCs w:val="24"/>
        </w:rPr>
        <w:t>J. Am. Acad. Orthop. Surg.</w:t>
      </w:r>
      <w:r w:rsidRPr="00926A94">
        <w:rPr>
          <w:noProof/>
          <w:sz w:val="16"/>
          <w:szCs w:val="24"/>
        </w:rPr>
        <w:t>, vol. 32, no. 3, pp. 123–129, Feb. 2024, doi: 10.5435/JAAOS-D-23-00474.</w:t>
      </w:r>
    </w:p>
    <w:p w14:paraId="56FC624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3]</w:t>
      </w:r>
      <w:r w:rsidRPr="00926A94">
        <w:rPr>
          <w:noProof/>
          <w:sz w:val="16"/>
          <w:szCs w:val="24"/>
        </w:rPr>
        <w:tab/>
        <w:t xml:space="preserve">L. Loukas, I. Stogiannidis, P. Malakasiotis, and S. Vassos, “Breaking the Bank with ChatGPT: Few-Shot Text Classification for Finance,” </w:t>
      </w:r>
      <w:r w:rsidRPr="00926A94">
        <w:rPr>
          <w:i/>
          <w:iCs/>
          <w:noProof/>
          <w:sz w:val="16"/>
          <w:szCs w:val="24"/>
        </w:rPr>
        <w:t>FinNLP-Muffin 2023 - Jt. Work. 5th Financ. Technol. Nat. Lang. Process. 2nd Multimodal AI Financ. Forecast. conjunction with IJCAI 2023 - Proc.</w:t>
      </w:r>
      <w:r w:rsidRPr="00926A94">
        <w:rPr>
          <w:noProof/>
          <w:sz w:val="16"/>
          <w:szCs w:val="24"/>
        </w:rPr>
        <w:t>, pp. 74–80, 2023.</w:t>
      </w:r>
    </w:p>
    <w:p w14:paraId="2B540442" w14:textId="25E03D80"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4]</w:t>
      </w:r>
      <w:r w:rsidRPr="00926A94">
        <w:rPr>
          <w:noProof/>
          <w:sz w:val="16"/>
          <w:szCs w:val="24"/>
        </w:rPr>
        <w:tab/>
        <w:t>A. Trozze, T. Davies, and B. Kleinberg, “Large Language Models in Cryptocurrency Securities Cases: Can ChatGPT Replace Lawyers?,” pp. 1–49, 2023, [Online]. Available: http://arxiv.org/abs/2308.06032</w:t>
      </w:r>
      <w:r w:rsidR="00143544">
        <w:rPr>
          <w:noProof/>
          <w:sz w:val="16"/>
          <w:szCs w:val="24"/>
        </w:rPr>
        <w:t>.</w:t>
      </w:r>
    </w:p>
    <w:p w14:paraId="51341B1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5]</w:t>
      </w:r>
      <w:r w:rsidRPr="00926A94">
        <w:rPr>
          <w:noProof/>
          <w:sz w:val="16"/>
          <w:szCs w:val="24"/>
        </w:rPr>
        <w:tab/>
        <w:t>Q. Huang, M. Tao, C. Zhang, and Z. An, “Lawyer LLaMA: Enhancing LLMs with Legal Knowledge,” 2023.</w:t>
      </w:r>
    </w:p>
    <w:p w14:paraId="5700F7C8"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6]</w:t>
      </w:r>
      <w:r w:rsidRPr="00926A94">
        <w:rPr>
          <w:noProof/>
          <w:sz w:val="16"/>
          <w:szCs w:val="24"/>
        </w:rPr>
        <w:tab/>
        <w:t>A. Bhatti, S. Parmar, and S. Lee, “SM70: A Large Language Model for Medical Devices,” no. 1, pp. 1–5, 2023.</w:t>
      </w:r>
    </w:p>
    <w:p w14:paraId="5B2EA219" w14:textId="26A4213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7]</w:t>
      </w:r>
      <w:r w:rsidRPr="00926A94">
        <w:rPr>
          <w:noProof/>
          <w:sz w:val="16"/>
          <w:szCs w:val="24"/>
        </w:rPr>
        <w:tab/>
        <w:t xml:space="preserve">H. Zhao </w:t>
      </w:r>
      <w:r w:rsidRPr="00926A94">
        <w:rPr>
          <w:i/>
          <w:iCs/>
          <w:noProof/>
          <w:sz w:val="16"/>
          <w:szCs w:val="24"/>
        </w:rPr>
        <w:t>et al.</w:t>
      </w:r>
      <w:r w:rsidRPr="00926A94">
        <w:rPr>
          <w:noProof/>
          <w:sz w:val="16"/>
          <w:szCs w:val="24"/>
        </w:rPr>
        <w:t xml:space="preserve">, “Ophtha-LLaMA2: A Large Language Model for Ophthalmology,” </w:t>
      </w:r>
      <w:r w:rsidRPr="00926A94">
        <w:rPr>
          <w:i/>
          <w:iCs/>
          <w:noProof/>
          <w:sz w:val="16"/>
          <w:szCs w:val="24"/>
        </w:rPr>
        <w:t>ArXiv [Preprint]</w:t>
      </w:r>
      <w:r w:rsidRPr="00926A94">
        <w:rPr>
          <w:noProof/>
          <w:sz w:val="16"/>
          <w:szCs w:val="24"/>
        </w:rPr>
        <w:t>, pp. 1–19, 2023, [Online]. Available: http://arxiv.org/abs/2312.04906</w:t>
      </w:r>
      <w:r w:rsidR="00143544">
        <w:rPr>
          <w:noProof/>
          <w:sz w:val="16"/>
          <w:szCs w:val="24"/>
        </w:rPr>
        <w:t>.</w:t>
      </w:r>
    </w:p>
    <w:p w14:paraId="270D8F3F"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8]</w:t>
      </w:r>
      <w:r w:rsidRPr="00926A94">
        <w:rPr>
          <w:noProof/>
          <w:sz w:val="16"/>
          <w:szCs w:val="24"/>
        </w:rPr>
        <w:tab/>
        <w:t>S. Barandoni, F. Chiarello, L. Cascone, and S. Puccio, “Automating Customer Needs Analysis : A Comparative Study of Large Language Models in the Travel Industry,” 2024.</w:t>
      </w:r>
    </w:p>
    <w:p w14:paraId="4E3D2885"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9]</w:t>
      </w:r>
      <w:r w:rsidRPr="00926A94">
        <w:rPr>
          <w:noProof/>
          <w:sz w:val="16"/>
          <w:szCs w:val="24"/>
        </w:rPr>
        <w:tab/>
        <w:t xml:space="preserve">V. Jonatan and  and A.-A. Igor, “Creation of a Chatbot Based on Natural Language Processing for Whatsapp,” </w:t>
      </w:r>
      <w:r w:rsidRPr="00926A94">
        <w:rPr>
          <w:i/>
          <w:iCs/>
          <w:noProof/>
          <w:sz w:val="16"/>
          <w:szCs w:val="24"/>
        </w:rPr>
        <w:t>J. Database Manag.</w:t>
      </w:r>
      <w:r w:rsidRPr="00926A94">
        <w:rPr>
          <w:noProof/>
          <w:sz w:val="16"/>
          <w:szCs w:val="24"/>
        </w:rPr>
        <w:t>, vol. 3, no. 4, pp. 39–53, 2023, doi: 10.14810/elelij.2023.12402.</w:t>
      </w:r>
    </w:p>
    <w:p w14:paraId="1B485ED8" w14:textId="019BA416"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0]</w:t>
      </w:r>
      <w:r w:rsidRPr="00926A94">
        <w:rPr>
          <w:noProof/>
          <w:sz w:val="16"/>
          <w:szCs w:val="24"/>
        </w:rPr>
        <w:tab/>
        <w:t>data.usk.ac.id, “Data Mahasiswa Daftar Ulang,” data.usk.ac.id. Accessed: Apr. 13, 2024. [Online]. Available: https://data.usk.ac.id/mahasiswa-daftar</w:t>
      </w:r>
      <w:r w:rsidR="00143544">
        <w:rPr>
          <w:noProof/>
          <w:sz w:val="16"/>
          <w:szCs w:val="24"/>
        </w:rPr>
        <w:t>.</w:t>
      </w:r>
    </w:p>
    <w:p w14:paraId="426B46DB" w14:textId="4AF296B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1]</w:t>
      </w:r>
      <w:r w:rsidRPr="00926A94">
        <w:rPr>
          <w:noProof/>
          <w:sz w:val="16"/>
          <w:szCs w:val="24"/>
        </w:rPr>
        <w:tab/>
        <w:t>T. Fatyanosa, “Fine-Tuning Pre-Trained Transformer-based Language Model,” medium.com. Accessed: Jan. 25, 2024. [Online]. Available: https://fatyanosa.medium.com/fine-tuning-pre-trained-transformer-based-language-model-c542af0e7fc1</w:t>
      </w:r>
      <w:r w:rsidR="00143544">
        <w:rPr>
          <w:noProof/>
          <w:sz w:val="16"/>
          <w:szCs w:val="24"/>
        </w:rPr>
        <w:t>.</w:t>
      </w:r>
    </w:p>
    <w:p w14:paraId="288A16DA" w14:textId="578BCEB4"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2]</w:t>
      </w:r>
      <w:r w:rsidRPr="00926A94">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Pr>
          <w:noProof/>
          <w:sz w:val="16"/>
          <w:szCs w:val="24"/>
        </w:rPr>
        <w:t>.</w:t>
      </w:r>
    </w:p>
    <w:p w14:paraId="549B741F" w14:textId="2985C2D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3]</w:t>
      </w:r>
      <w:r w:rsidRPr="00926A94">
        <w:rPr>
          <w:noProof/>
          <w:sz w:val="16"/>
          <w:szCs w:val="24"/>
        </w:rPr>
        <w:tab/>
        <w:t>L. Xu, H. Xie, S.-Z. J. Qin, X. Tao, and F. L. Wang, “Parameter-Efficient Fine-Tuning Methods for Pretrained Language Models: A Critical Review and Assessment,” pp. 1–20, 2023, [Online]. Available: http://arxiv.org/abs/2312.12148</w:t>
      </w:r>
      <w:r w:rsidR="00143544">
        <w:rPr>
          <w:noProof/>
          <w:sz w:val="16"/>
          <w:szCs w:val="24"/>
        </w:rPr>
        <w:t>.</w:t>
      </w:r>
    </w:p>
    <w:p w14:paraId="6AC2BBA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4]</w:t>
      </w:r>
      <w:r w:rsidRPr="00926A94">
        <w:rPr>
          <w:noProof/>
          <w:sz w:val="16"/>
          <w:szCs w:val="24"/>
        </w:rPr>
        <w:tab/>
        <w:t xml:space="preserve">T. Dettmers, A. Pagnoni, A. Holtzman, and L. Zettlemoyer, “QLORA: Efficient Finetuning of Quantized LLMs,” </w:t>
      </w:r>
      <w:r w:rsidRPr="00926A94">
        <w:rPr>
          <w:i/>
          <w:iCs/>
          <w:noProof/>
          <w:sz w:val="16"/>
          <w:szCs w:val="24"/>
        </w:rPr>
        <w:t>Adv. Neural Inf. Process. Syst.</w:t>
      </w:r>
      <w:r w:rsidRPr="00926A94">
        <w:rPr>
          <w:noProof/>
          <w:sz w:val="16"/>
          <w:szCs w:val="24"/>
        </w:rPr>
        <w:t>, vol. 36, 2023.</w:t>
      </w:r>
    </w:p>
    <w:p w14:paraId="4BA6C3B3"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5]</w:t>
      </w:r>
      <w:r w:rsidRPr="00926A94">
        <w:rPr>
          <w:noProof/>
          <w:sz w:val="16"/>
          <w:szCs w:val="24"/>
        </w:rPr>
        <w:tab/>
        <w:t xml:space="preserve">E. Hu </w:t>
      </w:r>
      <w:r w:rsidRPr="00926A94">
        <w:rPr>
          <w:i/>
          <w:iCs/>
          <w:noProof/>
          <w:sz w:val="16"/>
          <w:szCs w:val="24"/>
        </w:rPr>
        <w:t>et al.</w:t>
      </w:r>
      <w:r w:rsidRPr="00926A94">
        <w:rPr>
          <w:noProof/>
          <w:sz w:val="16"/>
          <w:szCs w:val="24"/>
        </w:rPr>
        <w:t xml:space="preserve">, “Lora: Low-Rank Adaptation of Large Language Models,” </w:t>
      </w:r>
      <w:r w:rsidRPr="00926A94">
        <w:rPr>
          <w:i/>
          <w:iCs/>
          <w:noProof/>
          <w:sz w:val="16"/>
          <w:szCs w:val="24"/>
        </w:rPr>
        <w:t>ICLR 2022 - 10th Int. Conf. Learn. Represent.</w:t>
      </w:r>
      <w:r w:rsidRPr="00926A94">
        <w:rPr>
          <w:noProof/>
          <w:sz w:val="16"/>
          <w:szCs w:val="24"/>
        </w:rPr>
        <w:t>, pp. 1–26, 2022.</w:t>
      </w:r>
    </w:p>
    <w:p w14:paraId="57AE7A6D" w14:textId="0B9121E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6]</w:t>
      </w:r>
      <w:r w:rsidRPr="00926A94">
        <w:rPr>
          <w:noProof/>
          <w:sz w:val="16"/>
          <w:szCs w:val="24"/>
        </w:rPr>
        <w:tab/>
        <w:t>D. Han-Chen, “Make LLM Fine-tuning 2x faster with Unsloth and ? TRL,” https://huggingface.co/blog/unsloth-trl. Accessed: Jun. 30, 2024. [Online]. Available: https://huggingface.co/blog/unsloth-trl</w:t>
      </w:r>
      <w:r w:rsidR="00143544">
        <w:rPr>
          <w:noProof/>
          <w:sz w:val="16"/>
          <w:szCs w:val="24"/>
        </w:rPr>
        <w:t>.</w:t>
      </w:r>
    </w:p>
    <w:p w14:paraId="5B9B7D9D" w14:textId="59CD71CE"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7]</w:t>
      </w:r>
      <w:r w:rsidRPr="00926A94">
        <w:rPr>
          <w:noProof/>
          <w:sz w:val="16"/>
          <w:szCs w:val="24"/>
        </w:rPr>
        <w:tab/>
        <w:t>K. V., “Fine-Tuning Large Language Models with Unsloth,” medium.com. Accessed: Jul. 30, 2024. [Online]. Available: https://medium.com/@kushalvala/fine-tuning-large-language-models-with-unsloth-380216a76108</w:t>
      </w:r>
      <w:r w:rsidR="00143544">
        <w:rPr>
          <w:noProof/>
          <w:sz w:val="16"/>
          <w:szCs w:val="24"/>
        </w:rPr>
        <w:t>.</w:t>
      </w:r>
    </w:p>
    <w:p w14:paraId="772EDDF4"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8]</w:t>
      </w:r>
      <w:r w:rsidRPr="00926A94">
        <w:rPr>
          <w:noProof/>
          <w:sz w:val="16"/>
          <w:szCs w:val="24"/>
        </w:rPr>
        <w:tab/>
        <w:t xml:space="preserve">P. Lewis </w:t>
      </w:r>
      <w:r w:rsidRPr="00926A94">
        <w:rPr>
          <w:i/>
          <w:iCs/>
          <w:noProof/>
          <w:sz w:val="16"/>
          <w:szCs w:val="24"/>
        </w:rPr>
        <w:t>et al.</w:t>
      </w:r>
      <w:r w:rsidRPr="00926A94">
        <w:rPr>
          <w:noProof/>
          <w:sz w:val="16"/>
          <w:szCs w:val="24"/>
        </w:rPr>
        <w:t xml:space="preserve">, “Retrieval-augmented generation for knowledge-intensive NLP tasks,” </w:t>
      </w:r>
      <w:r w:rsidRPr="00926A94">
        <w:rPr>
          <w:i/>
          <w:iCs/>
          <w:noProof/>
          <w:sz w:val="16"/>
          <w:szCs w:val="24"/>
        </w:rPr>
        <w:t>Adv. Neural Inf. Process. Syst.</w:t>
      </w:r>
      <w:r w:rsidRPr="00926A94">
        <w:rPr>
          <w:noProof/>
          <w:sz w:val="16"/>
          <w:szCs w:val="24"/>
        </w:rPr>
        <w:t>, vol. 2020-Decem, 2020.</w:t>
      </w:r>
    </w:p>
    <w:p w14:paraId="5C05C563" w14:textId="3993C719"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9]</w:t>
      </w:r>
      <w:r w:rsidRPr="00926A94">
        <w:rPr>
          <w:noProof/>
          <w:sz w:val="16"/>
          <w:szCs w:val="24"/>
        </w:rPr>
        <w:tab/>
        <w:t>M. Grootendorst, “Which Quantization Method is Right for You? (GPTQ vs. GGUF vs. AWQ),” maartengrootendorst.com. Accessed: Feb. 29, 2024. [Online]. Available: https://www.maartengrootendorst.com/blog/quantization/</w:t>
      </w:r>
      <w:r w:rsidR="00143544">
        <w:rPr>
          <w:noProof/>
          <w:sz w:val="16"/>
          <w:szCs w:val="24"/>
        </w:rPr>
        <w:t>.</w:t>
      </w:r>
    </w:p>
    <w:p w14:paraId="64724898" w14:textId="7549ED0F"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0]</w:t>
      </w:r>
      <w:r w:rsidRPr="00926A94">
        <w:rPr>
          <w:noProof/>
          <w:sz w:val="16"/>
          <w:szCs w:val="24"/>
        </w:rPr>
        <w:tab/>
        <w:t>docs.llamaindex.ai, “High-Level Concepts,” docs.llamaindex.ai. Accessed: Jul. 28, 2024. [Online]. Available: https://docs.llamaindex.ai/en/v0.10.17/getting_started/concepts.html</w:t>
      </w:r>
      <w:r w:rsidR="00143544">
        <w:rPr>
          <w:noProof/>
          <w:sz w:val="16"/>
          <w:szCs w:val="24"/>
        </w:rPr>
        <w:t>.</w:t>
      </w:r>
    </w:p>
    <w:p w14:paraId="0F57E310"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1]</w:t>
      </w:r>
      <w:r w:rsidRPr="00926A94">
        <w:rPr>
          <w:noProof/>
          <w:sz w:val="16"/>
          <w:szCs w:val="24"/>
        </w:rPr>
        <w:tab/>
        <w:t>C.-Y. Lin, “ROUGE: A Package for Automatic Evaluation of Summaries Chin-Yew,” pp. 74–81, 2004, doi: 10.1253/jcj.34.1213.</w:t>
      </w:r>
    </w:p>
    <w:p w14:paraId="39AE893F" w14:textId="301856A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2]</w:t>
      </w:r>
      <w:r w:rsidRPr="00926A94">
        <w:rPr>
          <w:noProof/>
          <w:sz w:val="16"/>
          <w:szCs w:val="24"/>
        </w:rPr>
        <w:tab/>
        <w:t>M. U. Amanat, “LLM evaluation with Rouge,” medium.com. Accessed: Apr. 24, 2024. [Online]. Available: https://medium.com/@MUmarAmanat/llm-evaluation-with-rouge-0ebf6cf2aed4</w:t>
      </w:r>
      <w:r w:rsidR="00143544">
        <w:rPr>
          <w:noProof/>
          <w:sz w:val="16"/>
          <w:szCs w:val="24"/>
        </w:rPr>
        <w:t>.</w:t>
      </w:r>
    </w:p>
    <w:p w14:paraId="77D404B5" w14:textId="30C033D5" w:rsidR="00926A94" w:rsidRPr="00926A94" w:rsidRDefault="00926A94" w:rsidP="0033700D">
      <w:pPr>
        <w:widowControl w:val="0"/>
        <w:autoSpaceDE w:val="0"/>
        <w:autoSpaceDN w:val="0"/>
        <w:adjustRightInd w:val="0"/>
        <w:spacing w:after="2.50pt"/>
        <w:ind w:start="21.30pt" w:hanging="21.30pt"/>
        <w:jc w:val="both"/>
        <w:rPr>
          <w:noProof/>
          <w:sz w:val="16"/>
        </w:rPr>
      </w:pPr>
      <w:r w:rsidRPr="00926A94">
        <w:rPr>
          <w:noProof/>
          <w:sz w:val="16"/>
          <w:szCs w:val="24"/>
        </w:rPr>
        <w:t>[23]</w:t>
      </w:r>
      <w:r w:rsidRPr="00926A94">
        <w:rPr>
          <w:noProof/>
          <w:sz w:val="16"/>
          <w:szCs w:val="24"/>
        </w:rPr>
        <w:tab/>
        <w:t>S. M. Walker II, “What is the ROUGE Score (Recall-Oriented Understudy for Gisting Evaluation)?,” klu.ai. Accessed: Jul. 30, 2024. [Online]. Available: https://klu.ai/glossary/rouge-score</w:t>
      </w:r>
      <w:r w:rsidR="00143544">
        <w:rPr>
          <w:noProof/>
          <w:sz w:val="16"/>
          <w:szCs w:val="24"/>
        </w:rPr>
        <w:t>.</w:t>
      </w:r>
    </w:p>
    <w:p w14:paraId="4FD3B08E" w14:textId="68696FC7" w:rsidR="00836367" w:rsidRPr="0019310D" w:rsidRDefault="00A62FD5" w:rsidP="00702033">
      <w:pPr>
        <w:pStyle w:val="BodyText"/>
        <w:spacing w:after="2.50pt"/>
        <w:ind w:start="21.30pt" w:hanging="21.3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9B5C13A" w14:textId="77777777" w:rsidR="00916A1E" w:rsidRDefault="00916A1E" w:rsidP="001A3B3D">
      <w:r>
        <w:separator/>
      </w:r>
    </w:p>
  </w:endnote>
  <w:endnote w:type="continuationSeparator" w:id="0">
    <w:p w14:paraId="6B2A7DF6" w14:textId="77777777" w:rsidR="00916A1E" w:rsidRDefault="00916A1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5002FE6E" w14:textId="77777777" w:rsidR="00916A1E" w:rsidRDefault="00916A1E" w:rsidP="001A3B3D">
      <w:r>
        <w:separator/>
      </w:r>
    </w:p>
  </w:footnote>
  <w:footnote w:type="continuationSeparator" w:id="0">
    <w:p w14:paraId="589321AE" w14:textId="77777777" w:rsidR="00916A1E" w:rsidRDefault="00916A1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5AD0"/>
    <w:rsid w:val="00016ADE"/>
    <w:rsid w:val="000263DA"/>
    <w:rsid w:val="00032544"/>
    <w:rsid w:val="00036C6E"/>
    <w:rsid w:val="0004781E"/>
    <w:rsid w:val="00062479"/>
    <w:rsid w:val="0006348E"/>
    <w:rsid w:val="00075932"/>
    <w:rsid w:val="0008758A"/>
    <w:rsid w:val="00087CBA"/>
    <w:rsid w:val="000A4380"/>
    <w:rsid w:val="000B23B0"/>
    <w:rsid w:val="000B43BD"/>
    <w:rsid w:val="000C1E68"/>
    <w:rsid w:val="000E2AE4"/>
    <w:rsid w:val="000E61EB"/>
    <w:rsid w:val="00101D06"/>
    <w:rsid w:val="00111B3A"/>
    <w:rsid w:val="001204B0"/>
    <w:rsid w:val="001375EA"/>
    <w:rsid w:val="00143544"/>
    <w:rsid w:val="001531B2"/>
    <w:rsid w:val="001653C3"/>
    <w:rsid w:val="0017267F"/>
    <w:rsid w:val="00177E7E"/>
    <w:rsid w:val="0019310D"/>
    <w:rsid w:val="0019473B"/>
    <w:rsid w:val="001A2EFD"/>
    <w:rsid w:val="001A3B3D"/>
    <w:rsid w:val="001B67DC"/>
    <w:rsid w:val="001D262E"/>
    <w:rsid w:val="001D5E47"/>
    <w:rsid w:val="001D5F8A"/>
    <w:rsid w:val="001F204C"/>
    <w:rsid w:val="0021096A"/>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7C1F"/>
    <w:rsid w:val="002B2345"/>
    <w:rsid w:val="002B2720"/>
    <w:rsid w:val="002F6A71"/>
    <w:rsid w:val="00304E87"/>
    <w:rsid w:val="003059D2"/>
    <w:rsid w:val="0031587E"/>
    <w:rsid w:val="0033700D"/>
    <w:rsid w:val="003458EA"/>
    <w:rsid w:val="0035353B"/>
    <w:rsid w:val="00354FCF"/>
    <w:rsid w:val="00363DAC"/>
    <w:rsid w:val="00370CD1"/>
    <w:rsid w:val="00371B67"/>
    <w:rsid w:val="0038674C"/>
    <w:rsid w:val="003A19E2"/>
    <w:rsid w:val="003A2E08"/>
    <w:rsid w:val="003B2B40"/>
    <w:rsid w:val="003B378F"/>
    <w:rsid w:val="003B4E04"/>
    <w:rsid w:val="003C5DC8"/>
    <w:rsid w:val="003D5933"/>
    <w:rsid w:val="003D779D"/>
    <w:rsid w:val="003E1BE3"/>
    <w:rsid w:val="003F1297"/>
    <w:rsid w:val="003F5A08"/>
    <w:rsid w:val="00406401"/>
    <w:rsid w:val="00420716"/>
    <w:rsid w:val="00420A60"/>
    <w:rsid w:val="004325FB"/>
    <w:rsid w:val="004432BA"/>
    <w:rsid w:val="0044407E"/>
    <w:rsid w:val="00447BB9"/>
    <w:rsid w:val="00454762"/>
    <w:rsid w:val="0046031D"/>
    <w:rsid w:val="00464B57"/>
    <w:rsid w:val="00473AC9"/>
    <w:rsid w:val="0048365A"/>
    <w:rsid w:val="004852AF"/>
    <w:rsid w:val="004A32A8"/>
    <w:rsid w:val="004D72B5"/>
    <w:rsid w:val="004F65CD"/>
    <w:rsid w:val="004F6F4A"/>
    <w:rsid w:val="004F7913"/>
    <w:rsid w:val="00505508"/>
    <w:rsid w:val="00507FE1"/>
    <w:rsid w:val="0051731F"/>
    <w:rsid w:val="00520BEB"/>
    <w:rsid w:val="0053454E"/>
    <w:rsid w:val="00535C1D"/>
    <w:rsid w:val="005503A2"/>
    <w:rsid w:val="00551B7F"/>
    <w:rsid w:val="005630EF"/>
    <w:rsid w:val="0056610F"/>
    <w:rsid w:val="00567EDC"/>
    <w:rsid w:val="00575BCA"/>
    <w:rsid w:val="005A6C79"/>
    <w:rsid w:val="005B0344"/>
    <w:rsid w:val="005B170F"/>
    <w:rsid w:val="005B520E"/>
    <w:rsid w:val="005C3B4E"/>
    <w:rsid w:val="005D2654"/>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807DE"/>
    <w:rsid w:val="006919FA"/>
    <w:rsid w:val="00694CD0"/>
    <w:rsid w:val="006A7CED"/>
    <w:rsid w:val="006B6B66"/>
    <w:rsid w:val="006C3F6D"/>
    <w:rsid w:val="006D42DB"/>
    <w:rsid w:val="006E16E8"/>
    <w:rsid w:val="006F6D3D"/>
    <w:rsid w:val="00702033"/>
    <w:rsid w:val="00704303"/>
    <w:rsid w:val="00707C57"/>
    <w:rsid w:val="00715BEA"/>
    <w:rsid w:val="007263A2"/>
    <w:rsid w:val="007271A2"/>
    <w:rsid w:val="0073133A"/>
    <w:rsid w:val="00740EEA"/>
    <w:rsid w:val="00775FA7"/>
    <w:rsid w:val="00794804"/>
    <w:rsid w:val="007A0232"/>
    <w:rsid w:val="007B33F1"/>
    <w:rsid w:val="007B6DDA"/>
    <w:rsid w:val="007C0308"/>
    <w:rsid w:val="007C2FF2"/>
    <w:rsid w:val="007C36F5"/>
    <w:rsid w:val="007D33D7"/>
    <w:rsid w:val="007D6232"/>
    <w:rsid w:val="007F1F99"/>
    <w:rsid w:val="007F5AB6"/>
    <w:rsid w:val="007F768F"/>
    <w:rsid w:val="00800E1E"/>
    <w:rsid w:val="0080791D"/>
    <w:rsid w:val="00836367"/>
    <w:rsid w:val="00873603"/>
    <w:rsid w:val="00875A36"/>
    <w:rsid w:val="00882FD5"/>
    <w:rsid w:val="008A2C7D"/>
    <w:rsid w:val="008A47C0"/>
    <w:rsid w:val="008B6524"/>
    <w:rsid w:val="008C31A4"/>
    <w:rsid w:val="008C3D3C"/>
    <w:rsid w:val="008C4B23"/>
    <w:rsid w:val="008F6E2C"/>
    <w:rsid w:val="008F6E54"/>
    <w:rsid w:val="00901864"/>
    <w:rsid w:val="00901D93"/>
    <w:rsid w:val="00916A1E"/>
    <w:rsid w:val="0092287A"/>
    <w:rsid w:val="00923738"/>
    <w:rsid w:val="00925D0E"/>
    <w:rsid w:val="00926A94"/>
    <w:rsid w:val="009303D9"/>
    <w:rsid w:val="00933C64"/>
    <w:rsid w:val="00937DD5"/>
    <w:rsid w:val="00954C83"/>
    <w:rsid w:val="00960F2C"/>
    <w:rsid w:val="00972203"/>
    <w:rsid w:val="009813FB"/>
    <w:rsid w:val="00993996"/>
    <w:rsid w:val="009B0F36"/>
    <w:rsid w:val="009B1284"/>
    <w:rsid w:val="009E0ABA"/>
    <w:rsid w:val="009E6E6B"/>
    <w:rsid w:val="009E7A02"/>
    <w:rsid w:val="009F1D79"/>
    <w:rsid w:val="00A01196"/>
    <w:rsid w:val="00A02D3C"/>
    <w:rsid w:val="00A0542E"/>
    <w:rsid w:val="00A059B3"/>
    <w:rsid w:val="00A25607"/>
    <w:rsid w:val="00A33C9D"/>
    <w:rsid w:val="00A62FD5"/>
    <w:rsid w:val="00A87DED"/>
    <w:rsid w:val="00AC65D0"/>
    <w:rsid w:val="00AE3409"/>
    <w:rsid w:val="00AE52C9"/>
    <w:rsid w:val="00AF01A4"/>
    <w:rsid w:val="00AF780A"/>
    <w:rsid w:val="00B0609E"/>
    <w:rsid w:val="00B11A60"/>
    <w:rsid w:val="00B161E1"/>
    <w:rsid w:val="00B21F62"/>
    <w:rsid w:val="00B22613"/>
    <w:rsid w:val="00B367EF"/>
    <w:rsid w:val="00B42B60"/>
    <w:rsid w:val="00B44A76"/>
    <w:rsid w:val="00B46A2F"/>
    <w:rsid w:val="00B506F2"/>
    <w:rsid w:val="00B56905"/>
    <w:rsid w:val="00B73369"/>
    <w:rsid w:val="00B768D1"/>
    <w:rsid w:val="00B950D5"/>
    <w:rsid w:val="00BA1025"/>
    <w:rsid w:val="00BA652E"/>
    <w:rsid w:val="00BB0C37"/>
    <w:rsid w:val="00BC3420"/>
    <w:rsid w:val="00BD670B"/>
    <w:rsid w:val="00BE7D3C"/>
    <w:rsid w:val="00BF1F59"/>
    <w:rsid w:val="00BF5FF6"/>
    <w:rsid w:val="00BF6942"/>
    <w:rsid w:val="00C0207F"/>
    <w:rsid w:val="00C04056"/>
    <w:rsid w:val="00C16117"/>
    <w:rsid w:val="00C3075A"/>
    <w:rsid w:val="00C4437E"/>
    <w:rsid w:val="00C63AA4"/>
    <w:rsid w:val="00C66CF2"/>
    <w:rsid w:val="00C76C92"/>
    <w:rsid w:val="00C919A4"/>
    <w:rsid w:val="00CA4392"/>
    <w:rsid w:val="00CA77E0"/>
    <w:rsid w:val="00CC2A99"/>
    <w:rsid w:val="00CC393F"/>
    <w:rsid w:val="00CD48C4"/>
    <w:rsid w:val="00CE1C20"/>
    <w:rsid w:val="00CF5892"/>
    <w:rsid w:val="00D074F7"/>
    <w:rsid w:val="00D2176E"/>
    <w:rsid w:val="00D319CC"/>
    <w:rsid w:val="00D33353"/>
    <w:rsid w:val="00D63173"/>
    <w:rsid w:val="00D632BE"/>
    <w:rsid w:val="00D638AF"/>
    <w:rsid w:val="00D64289"/>
    <w:rsid w:val="00D71C1A"/>
    <w:rsid w:val="00D72D06"/>
    <w:rsid w:val="00D7522C"/>
    <w:rsid w:val="00D7536F"/>
    <w:rsid w:val="00D76668"/>
    <w:rsid w:val="00D903FD"/>
    <w:rsid w:val="00DA43E7"/>
    <w:rsid w:val="00DC209A"/>
    <w:rsid w:val="00DE7F6F"/>
    <w:rsid w:val="00E01E6F"/>
    <w:rsid w:val="00E07383"/>
    <w:rsid w:val="00E10ACF"/>
    <w:rsid w:val="00E10E8A"/>
    <w:rsid w:val="00E1324B"/>
    <w:rsid w:val="00E13750"/>
    <w:rsid w:val="00E165BC"/>
    <w:rsid w:val="00E34C8D"/>
    <w:rsid w:val="00E61E12"/>
    <w:rsid w:val="00E66CD1"/>
    <w:rsid w:val="00E7596C"/>
    <w:rsid w:val="00E878F2"/>
    <w:rsid w:val="00E9243F"/>
    <w:rsid w:val="00EA210D"/>
    <w:rsid w:val="00EA4664"/>
    <w:rsid w:val="00EC2C04"/>
    <w:rsid w:val="00ED0149"/>
    <w:rsid w:val="00EE11C3"/>
    <w:rsid w:val="00EE6ABD"/>
    <w:rsid w:val="00EF7D04"/>
    <w:rsid w:val="00EF7DE3"/>
    <w:rsid w:val="00F03103"/>
    <w:rsid w:val="00F049FE"/>
    <w:rsid w:val="00F04A78"/>
    <w:rsid w:val="00F11D01"/>
    <w:rsid w:val="00F23D30"/>
    <w:rsid w:val="00F271DE"/>
    <w:rsid w:val="00F31646"/>
    <w:rsid w:val="00F325A4"/>
    <w:rsid w:val="00F34C39"/>
    <w:rsid w:val="00F627DA"/>
    <w:rsid w:val="00F7288F"/>
    <w:rsid w:val="00F83C6C"/>
    <w:rsid w:val="00F847A6"/>
    <w:rsid w:val="00F9441B"/>
    <w:rsid w:val="00FA4C32"/>
    <w:rsid w:val="00FA7A68"/>
    <w:rsid w:val="00FB2A34"/>
    <w:rsid w:val="00FE02E5"/>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8</TotalTime>
  <Pages>5</Pages>
  <Words>10651</Words>
  <Characters>6071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149</cp:revision>
  <cp:lastPrinted>2024-10-19T15:37:00Z</cp:lastPrinted>
  <dcterms:created xsi:type="dcterms:W3CDTF">2024-10-18T13:35:00Z</dcterms:created>
  <dcterms:modified xsi:type="dcterms:W3CDTF">2024-10-19T17:0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